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24931668" w:rsidR="00F718B5" w:rsidRPr="009354E6" w:rsidRDefault="00AC00F1" w:rsidP="007326A6">
      <w:pPr>
        <w:pStyle w:val="Heading1"/>
        <w:jc w:val="center"/>
      </w:pPr>
      <w:r w:rsidRPr="00756C1A">
        <w:t>A stress-test o</w:t>
      </w:r>
      <w:r w:rsidR="00115ED5" w:rsidRPr="00756C1A">
        <w:t xml:space="preserve">f </w:t>
      </w:r>
      <w:r w:rsidR="005863F9">
        <w:t xml:space="preserve">the </w:t>
      </w:r>
      <w:r w:rsidR="00AF27E0">
        <w:t xml:space="preserve">Ahmedabad </w:t>
      </w:r>
      <w:r w:rsidR="005863F9">
        <w:t>Heat Action Plan</w:t>
      </w:r>
      <w:r w:rsidR="00115ED5" w:rsidRPr="00756C1A">
        <w:t xml:space="preserve"> </w:t>
      </w:r>
      <w:r w:rsidRPr="00756C1A">
        <w:t xml:space="preserve">under </w:t>
      </w:r>
      <w:r w:rsidR="005863F9">
        <w:t>climate change</w:t>
      </w:r>
    </w:p>
    <w:p w14:paraId="593A20DF" w14:textId="47E88D80" w:rsidR="00F718B5" w:rsidRPr="009354E6" w:rsidRDefault="00B10076" w:rsidP="007326A6">
      <w:pPr>
        <w:pStyle w:val="Heading2"/>
      </w:pPr>
      <w:r>
        <w:t>Introduction</w:t>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A484495" w:rsidR="00CB71E1" w:rsidRDefault="00725260" w:rsidP="002C32C8">
      <w:pPr>
        <w:jc w:val="both"/>
      </w:pPr>
      <w:r>
        <w:t>In our analysis, w</w:t>
      </w:r>
      <w:r w:rsidR="00201E5C">
        <w:t>e</w:t>
      </w:r>
      <w:r w:rsidR="00F30227">
        <w:t xml:space="preserve">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71C2600E"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r w:rsidR="00B1632F">
        <w:t xml:space="preserve"> The aim is also to highlight the importance of iterating </w:t>
      </w:r>
      <w:r w:rsidR="005A7DED">
        <w:t>Heat Health Warning Systems</w:t>
      </w:r>
      <w:r w:rsidR="00D961FB">
        <w:t xml:space="preserve"> </w:t>
      </w:r>
      <w:r w:rsidR="000C771B">
        <w:t>to adapt in order to become sustainable and consistently effective in the future.</w:t>
      </w:r>
      <w:r w:rsidR="000C771B">
        <w:fldChar w:fldCharType="begin" w:fldLock="1"/>
      </w:r>
      <w:r w:rsidR="00D7380F">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0 }, "schema" : "https://github.com/citation-style-language/schema/raw/master/csl-citation.json" }</w:instrText>
      </w:r>
      <w:r w:rsidR="000C771B">
        <w:fldChar w:fldCharType="separate"/>
      </w:r>
      <w:r w:rsidR="000C771B" w:rsidRPr="000C771B">
        <w:rPr>
          <w:noProof/>
          <w:vertAlign w:val="superscript"/>
        </w:rPr>
        <w:t>6</w:t>
      </w:r>
      <w:r w:rsidR="000C771B">
        <w:fldChar w:fldCharType="end"/>
      </w:r>
    </w:p>
    <w:p w14:paraId="7E8ECBF9" w14:textId="77777777" w:rsidR="001A1DC9" w:rsidRDefault="001A1DC9" w:rsidP="002C32C8">
      <w:pPr>
        <w:jc w:val="both"/>
      </w:pPr>
    </w:p>
    <w:p w14:paraId="6C6B715D" w14:textId="38351E14" w:rsidR="000606A9" w:rsidRDefault="00283995" w:rsidP="00A15D93">
      <w:pPr>
        <w:pStyle w:val="Heading2"/>
      </w:pPr>
      <w:r>
        <w:t>Method</w:t>
      </w:r>
      <w:bookmarkStart w:id="0" w:name="_GoBack"/>
      <w:bookmarkEnd w:id="0"/>
    </w:p>
    <w:p w14:paraId="6E8CC40C" w14:textId="77777777" w:rsidR="00A15D93" w:rsidRDefault="00A15D93" w:rsidP="00562640">
      <w:pPr>
        <w:widowControl w:val="0"/>
        <w:autoSpaceDE w:val="0"/>
        <w:autoSpaceDN w:val="0"/>
        <w:adjustRightInd w:val="0"/>
        <w:ind w:left="640" w:hanging="640"/>
        <w:jc w:val="both"/>
      </w:pPr>
    </w:p>
    <w:p w14:paraId="2F5C894C" w14:textId="554207A4" w:rsidR="00562640" w:rsidRDefault="003E1592" w:rsidP="000606A9">
      <w:pPr>
        <w:widowControl w:val="0"/>
        <w:autoSpaceDE w:val="0"/>
        <w:autoSpaceDN w:val="0"/>
        <w:adjustRightInd w:val="0"/>
        <w:ind w:left="640" w:hanging="640"/>
        <w:jc w:val="both"/>
      </w:pPr>
      <w:r>
        <w:t>T</w:t>
      </w:r>
      <w:r w:rsidR="000606A9" w:rsidRPr="000606A9">
        <w:t>he Ahmedabad Heat Action Plan</w:t>
      </w:r>
      <w:r w:rsidR="00FD4B86">
        <w:t xml:space="preserve"> 2017</w:t>
      </w:r>
      <w:r w:rsidR="000606A9" w:rsidRPr="000606A9">
        <w:fldChar w:fldCharType="begin" w:fldLock="1"/>
      </w:r>
      <w:r w:rsidR="00D7380F">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7&lt;/sup&gt;", "plainTextFormattedCitation" : "7", "previouslyFormattedCitation" : "&lt;sup&gt;7&lt;/sup&gt;" }, "properties" : { "noteIndex" : 0 }, "schema" : "https://github.com/citation-style-language/schema/raw/master/csl-citation.json" }</w:instrText>
      </w:r>
      <w:r w:rsidR="000606A9" w:rsidRPr="000606A9">
        <w:fldChar w:fldCharType="separate"/>
      </w:r>
      <w:r w:rsidR="000C771B" w:rsidRPr="000C771B">
        <w:rPr>
          <w:noProof/>
          <w:vertAlign w:val="superscript"/>
        </w:rPr>
        <w:t>7</w:t>
      </w:r>
      <w:r w:rsidR="000606A9" w:rsidRPr="000606A9">
        <w:fldChar w:fldCharType="end"/>
      </w:r>
      <w:r>
        <w:t xml:space="preserve"> provides </w:t>
      </w:r>
      <w:r w:rsidR="000606A9" w:rsidRPr="000606A9">
        <w:t>warning thresholds</w:t>
      </w:r>
      <w:r>
        <w:t xml:space="preserve"> for maximum daily </w:t>
      </w:r>
      <w:r w:rsidR="000606A9" w:rsidRPr="000606A9">
        <w:t>temperature (T</w:t>
      </w:r>
      <w:r w:rsidR="000606A9" w:rsidRPr="000606A9">
        <w:rPr>
          <w:vertAlign w:val="subscript"/>
        </w:rPr>
        <w:t>max</w:t>
      </w:r>
      <w:r w:rsidR="000606A9">
        <w:t>)</w:t>
      </w:r>
      <w:r w:rsidR="000606A9" w:rsidRPr="000606A9">
        <w:t xml:space="preserve"> </w:t>
      </w:r>
      <w:r w:rsidR="00A15D93">
        <w:t>(</w:t>
      </w:r>
      <w:r w:rsidR="00A15D93">
        <w:fldChar w:fldCharType="begin"/>
      </w:r>
      <w:r w:rsidR="00A15D93">
        <w:instrText xml:space="preserve"> REF _Ref494986697 \h </w:instrText>
      </w:r>
      <w:r w:rsidR="00A15D93">
        <w:fldChar w:fldCharType="separate"/>
      </w:r>
      <w:r w:rsidR="00A15D93" w:rsidRPr="00D17881">
        <w:rPr>
          <w:color w:val="000000" w:themeColor="text1"/>
        </w:rPr>
        <w:t xml:space="preserve">Table </w:t>
      </w:r>
      <w:r w:rsidR="00A15D93" w:rsidRPr="00D17881">
        <w:rPr>
          <w:noProof/>
          <w:color w:val="000000" w:themeColor="text1"/>
        </w:rPr>
        <w:t>1</w:t>
      </w:r>
      <w:r w:rsidR="00A15D93">
        <w:fldChar w:fldCharType="end"/>
      </w:r>
      <w:r w:rsidR="000606A9">
        <w:t>):</w:t>
      </w:r>
    </w:p>
    <w:p w14:paraId="0C0BFEC8" w14:textId="77777777" w:rsidR="00562640" w:rsidRDefault="00562640" w:rsidP="002D40DB">
      <w:pPr>
        <w:widowControl w:val="0"/>
        <w:autoSpaceDE w:val="0"/>
        <w:autoSpaceDN w:val="0"/>
        <w:adjustRightInd w:val="0"/>
        <w:ind w:left="640" w:hanging="640"/>
        <w:jc w:val="center"/>
      </w:pPr>
    </w:p>
    <w:p w14:paraId="00900563" w14:textId="2E831F9D" w:rsidR="00074E9C" w:rsidRPr="00D17881" w:rsidRDefault="00074E9C" w:rsidP="00074E9C">
      <w:pPr>
        <w:pStyle w:val="Caption"/>
        <w:keepNext/>
        <w:jc w:val="center"/>
        <w:rPr>
          <w:color w:val="000000" w:themeColor="text1"/>
        </w:rPr>
      </w:pPr>
      <w:bookmarkStart w:id="1" w:name="_Ref494986697"/>
      <w:r w:rsidRPr="00D17881">
        <w:rPr>
          <w:color w:val="000000" w:themeColor="text1"/>
        </w:rPr>
        <w:t xml:space="preserve">Table </w:t>
      </w:r>
      <w:r w:rsidRPr="00D17881">
        <w:rPr>
          <w:color w:val="000000" w:themeColor="text1"/>
        </w:rPr>
        <w:fldChar w:fldCharType="begin"/>
      </w:r>
      <w:r w:rsidRPr="00D17881">
        <w:rPr>
          <w:color w:val="000000" w:themeColor="text1"/>
        </w:rPr>
        <w:instrText xml:space="preserve"> SEQ Table \* ARABIC </w:instrText>
      </w:r>
      <w:r w:rsidRPr="00D17881">
        <w:rPr>
          <w:color w:val="000000" w:themeColor="text1"/>
        </w:rPr>
        <w:fldChar w:fldCharType="separate"/>
      </w:r>
      <w:r w:rsidRPr="00D17881">
        <w:rPr>
          <w:noProof/>
          <w:color w:val="000000" w:themeColor="text1"/>
        </w:rPr>
        <w:t>1</w:t>
      </w:r>
      <w:r w:rsidRPr="00D17881">
        <w:rPr>
          <w:color w:val="000000" w:themeColor="text1"/>
        </w:rPr>
        <w:fldChar w:fldCharType="end"/>
      </w:r>
      <w:bookmarkEnd w:id="1"/>
      <w:r w:rsidRPr="00D17881">
        <w:rPr>
          <w:color w:val="000000" w:themeColor="text1"/>
        </w:rPr>
        <w:t>. Ahmedabad Heat Action Plan warning thresholds based on daily maximum temperatures</w:t>
      </w: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3E1592">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5E83F4B2" w:rsidR="00416553" w:rsidRDefault="00416553" w:rsidP="00CB71E1">
      <w:pPr>
        <w:jc w:val="both"/>
      </w:pPr>
    </w:p>
    <w:p w14:paraId="6577591E" w14:textId="77777777" w:rsidR="00CB71E1" w:rsidRDefault="00CB71E1" w:rsidP="00E933A5">
      <w:pPr>
        <w:widowControl w:val="0"/>
        <w:autoSpaceDE w:val="0"/>
        <w:autoSpaceDN w:val="0"/>
        <w:adjustRightInd w:val="0"/>
        <w:ind w:left="640" w:hanging="640"/>
        <w:jc w:val="both"/>
      </w:pPr>
    </w:p>
    <w:p w14:paraId="718C95D1" w14:textId="77777777" w:rsidR="00F463B3" w:rsidRDefault="00CB71E1" w:rsidP="00F463B3">
      <w:pPr>
        <w:jc w:val="both"/>
      </w:pPr>
      <w:r w:rsidRPr="00CB71E1">
        <w:t>Using the KNMI Climate Explorer, projections for daily T</w:t>
      </w:r>
      <w:r w:rsidR="00971CD0" w:rsidRPr="00971CD0">
        <w:rPr>
          <w:vertAlign w:val="subscript"/>
        </w:rPr>
        <w:t>max</w:t>
      </w:r>
      <w:r w:rsidRPr="00CB71E1">
        <w:t xml:space="preserve"> in</w:t>
      </w:r>
      <w:r w:rsidR="006E37C9">
        <w:t xml:space="preserve"> </w:t>
      </w:r>
      <w:r w:rsidR="008F341E">
        <w:t>1961-2000,</w:t>
      </w:r>
      <w:r w:rsidRPr="00CB71E1">
        <w:t xml:space="preserve"> 2046-2065 and 2081-2100 were obtained for the Ahmedabad grid square using </w:t>
      </w:r>
      <w:r w:rsidR="00372D74">
        <w:t>the Canadian Centre for Climate Modelling and Analysis (CCCma) Coupled Global Climate Model</w:t>
      </w:r>
      <w:r w:rsidRPr="00CB71E1">
        <w:t xml:space="preserve"> </w:t>
      </w:r>
      <w:r w:rsidR="00372D74">
        <w:t>(</w:t>
      </w:r>
      <w:r w:rsidR="008F341E">
        <w:t>CGCM</w:t>
      </w:r>
      <w:r w:rsidR="00372D74">
        <w:t xml:space="preserve">) </w:t>
      </w:r>
      <w:r w:rsidR="008F341E">
        <w:t>3.1</w:t>
      </w:r>
      <w:r w:rsidRPr="00CB71E1">
        <w:t xml:space="preserve"> </w:t>
      </w:r>
      <w:r w:rsidR="00360B9A">
        <w:t>under</w:t>
      </w:r>
      <w:r w:rsidR="00484B47">
        <w:t xml:space="preserve"> the A2 scenario.</w:t>
      </w:r>
      <w:r w:rsidR="00D7380F">
        <w:fldChar w:fldCharType="begin" w:fldLock="1"/>
      </w:r>
      <w:r w:rsidR="00D7380F">
        <w:instrText>ADDIN CSL_CITATION { "citationItems" : [ { "id" : "ITEM-1", "itemData" : { "URL" : "http://www.ipcc-data.org/ar4/model-CCCMA-CGCM3_1-T47-change.html", "accessed" : { "date-parts" : [ [ "2017", "10", "5" ] ] }, "author" : [ { "dropping-particle" : "", "family" : "IPCC", "given" : "", "non-dropping-particle" : "", "parse-names" : false, "suffix" : "" } ], "id" : "ITEM-1", "issued" : { "date-parts" : [ [ "0" ] ] }, "title" : "IPCC Data Distribution Centre", "type" : "webpage" }, "uris" : [ "http://www.mendeley.com/documents/?uuid=d13c088c-8502-40fb-9e21-9dd0bdef70d2" ] } ], "mendeley" : { "formattedCitation" : "&lt;sup&gt;8&lt;/sup&gt;", "plainTextFormattedCitation" : "8", "previouslyFormattedCitation" : "&lt;sup&gt;8&lt;/sup&gt;" }, "properties" : { "noteIndex" : 1 }, "schema" : "https://github.com/citation-style-language/schema/raw/master/csl-citation.json" }</w:instrText>
      </w:r>
      <w:r w:rsidR="00D7380F">
        <w:fldChar w:fldCharType="separate"/>
      </w:r>
      <w:r w:rsidR="00D7380F" w:rsidRPr="00D7380F">
        <w:rPr>
          <w:noProof/>
          <w:vertAlign w:val="superscript"/>
        </w:rPr>
        <w:t>8</w:t>
      </w:r>
      <w:r w:rsidR="00D7380F">
        <w:fldChar w:fldCharType="end"/>
      </w:r>
      <w:r w:rsidR="00F463B3">
        <w:t xml:space="preserve"> </w:t>
      </w:r>
    </w:p>
    <w:p w14:paraId="270AB528" w14:textId="77777777" w:rsidR="00F463B3" w:rsidRDefault="00F463B3" w:rsidP="00F463B3">
      <w:pPr>
        <w:jc w:val="both"/>
      </w:pPr>
    </w:p>
    <w:p w14:paraId="31DA5E13" w14:textId="4E2F103D" w:rsidR="00F463B3" w:rsidRDefault="00F463B3" w:rsidP="00F463B3">
      <w:pPr>
        <w:jc w:val="both"/>
      </w:pPr>
      <w:r>
        <w:t xml:space="preserve">The A2 scenario </w:t>
      </w:r>
      <w:r w:rsidRPr="00F463B3">
        <w:t xml:space="preserve">family </w:t>
      </w:r>
      <w:r>
        <w:t>‘</w:t>
      </w:r>
      <w:r w:rsidRPr="00F463B3">
        <w:t xml:space="preserve">describes a very heterogeneous world. The underlying theme is self-reliance and preservation of local identities. Fertility patterns across regions converge very </w:t>
      </w:r>
      <w:r w:rsidRPr="00F463B3">
        <w:lastRenderedPageBreak/>
        <w:t>slowly, which results in continuously increasing global population. Economic development is primarily regionally oriented and per capita economic growth and technological change are more fragmented and slower than in other storylines.</w:t>
      </w:r>
      <w:r>
        <w:t>’</w:t>
      </w:r>
      <w:r w:rsidR="001A1DC9">
        <w:t xml:space="preserve"> [ref]</w:t>
      </w:r>
    </w:p>
    <w:p w14:paraId="3E8BFF7D" w14:textId="77777777" w:rsidR="00F84187" w:rsidRDefault="00F84187" w:rsidP="00F463B3">
      <w:pPr>
        <w:jc w:val="both"/>
      </w:pPr>
    </w:p>
    <w:p w14:paraId="47340B2A" w14:textId="50DDABFF" w:rsidR="001A1DC9" w:rsidRDefault="001A1DC9" w:rsidP="001A1DC9">
      <w:pPr>
        <w:pStyle w:val="Heading2"/>
      </w:pPr>
      <w:r>
        <w:t>Results</w:t>
      </w:r>
    </w:p>
    <w:p w14:paraId="329D1FE7" w14:textId="77777777" w:rsidR="001A1DC9" w:rsidRPr="00F463B3" w:rsidRDefault="001A1DC9" w:rsidP="00F463B3">
      <w:pPr>
        <w:jc w:val="both"/>
      </w:pPr>
    </w:p>
    <w:p w14:paraId="0DDB482F" w14:textId="404D4F80" w:rsidR="00D267A7" w:rsidRDefault="00D267A7" w:rsidP="00AD6CF9">
      <w:pPr>
        <w:jc w:val="both"/>
      </w:pPr>
      <w:r>
        <w:t>The stat</w:t>
      </w:r>
      <w:r w:rsidR="000239A7">
        <w:t xml:space="preserve">istics of the alert days under the A2 scenario </w:t>
      </w:r>
      <w:r w:rsidR="00AD6CF9">
        <w:t xml:space="preserve">are shown in </w:t>
      </w:r>
      <w:r w:rsidR="00AD6CF9">
        <w:fldChar w:fldCharType="begin"/>
      </w:r>
      <w:r w:rsidR="00AD6CF9">
        <w:instrText xml:space="preserve"> REF _Ref494986592 \h </w:instrText>
      </w:r>
      <w:r w:rsidR="00AD6CF9">
        <w:fldChar w:fldCharType="separate"/>
      </w:r>
      <w:r w:rsidR="00AD6CF9" w:rsidRPr="00D17881">
        <w:rPr>
          <w:color w:val="000000" w:themeColor="text1"/>
        </w:rPr>
        <w:t xml:space="preserve">Table </w:t>
      </w:r>
      <w:r w:rsidR="00AD6CF9" w:rsidRPr="00D17881">
        <w:rPr>
          <w:noProof/>
          <w:color w:val="000000" w:themeColor="text1"/>
        </w:rPr>
        <w:t>2</w:t>
      </w:r>
      <w:r w:rsidR="00AD6CF9">
        <w:fldChar w:fldCharType="end"/>
      </w:r>
      <w:r w:rsidR="005F63C7">
        <w:t>, where it can be shown that there is a change</w:t>
      </w:r>
      <w:r w:rsidR="00AD6CF9">
        <w:t xml:space="preserve"> of over 20 days to the number of Red alert days when comparing 1961-2000 to 2081-2100.</w:t>
      </w:r>
    </w:p>
    <w:p w14:paraId="6CE0CD43" w14:textId="77777777" w:rsidR="00AD6CF9" w:rsidRDefault="00AD6CF9" w:rsidP="00AD6CF9">
      <w:pPr>
        <w:jc w:val="both"/>
      </w:pPr>
    </w:p>
    <w:p w14:paraId="7C20322B" w14:textId="5FF89236" w:rsidR="00074E9C" w:rsidRPr="00D17881" w:rsidRDefault="00074E9C" w:rsidP="00074E9C">
      <w:pPr>
        <w:pStyle w:val="Caption"/>
        <w:keepNext/>
        <w:rPr>
          <w:color w:val="000000" w:themeColor="text1"/>
        </w:rPr>
      </w:pPr>
      <w:bookmarkStart w:id="2" w:name="_Ref494986592"/>
      <w:r w:rsidRPr="00D17881">
        <w:rPr>
          <w:color w:val="000000" w:themeColor="text1"/>
        </w:rPr>
        <w:t xml:space="preserve">Table </w:t>
      </w:r>
      <w:r w:rsidRPr="00D17881">
        <w:rPr>
          <w:color w:val="000000" w:themeColor="text1"/>
        </w:rPr>
        <w:fldChar w:fldCharType="begin"/>
      </w:r>
      <w:r w:rsidRPr="00D17881">
        <w:rPr>
          <w:color w:val="000000" w:themeColor="text1"/>
        </w:rPr>
        <w:instrText xml:space="preserve"> SEQ Table \* ARABIC </w:instrText>
      </w:r>
      <w:r w:rsidRPr="00D17881">
        <w:rPr>
          <w:color w:val="000000" w:themeColor="text1"/>
        </w:rPr>
        <w:fldChar w:fldCharType="separate"/>
      </w:r>
      <w:r w:rsidRPr="00D17881">
        <w:rPr>
          <w:noProof/>
          <w:color w:val="000000" w:themeColor="text1"/>
        </w:rPr>
        <w:t>2</w:t>
      </w:r>
      <w:r w:rsidRPr="00D17881">
        <w:rPr>
          <w:color w:val="000000" w:themeColor="text1"/>
        </w:rPr>
        <w:fldChar w:fldCharType="end"/>
      </w:r>
      <w:bookmarkEnd w:id="2"/>
      <w:r w:rsidRPr="00D17881">
        <w:rPr>
          <w:color w:val="000000" w:themeColor="text1"/>
        </w:rPr>
        <w:t>. Statistics of average number of alert days in Ahmedabad for 1961-2000, 2046-2065, 2081-2100 under A2 scenario.</w:t>
      </w:r>
    </w:p>
    <w:tbl>
      <w:tblPr>
        <w:tblStyle w:val="TableGrid"/>
        <w:tblW w:w="0" w:type="auto"/>
        <w:jc w:val="center"/>
        <w:tblLook w:val="04A0" w:firstRow="1" w:lastRow="0" w:firstColumn="1" w:lastColumn="0" w:noHBand="0" w:noVBand="1"/>
      </w:tblPr>
      <w:tblGrid>
        <w:gridCol w:w="1764"/>
        <w:gridCol w:w="1609"/>
        <w:gridCol w:w="2060"/>
        <w:gridCol w:w="1886"/>
      </w:tblGrid>
      <w:tr w:rsidR="006E37C9" w14:paraId="47E69CCA" w14:textId="77777777" w:rsidTr="006E37C9">
        <w:trPr>
          <w:jc w:val="center"/>
        </w:trPr>
        <w:tc>
          <w:tcPr>
            <w:tcW w:w="1764" w:type="dxa"/>
            <w:vMerge w:val="restart"/>
          </w:tcPr>
          <w:p w14:paraId="6194915B" w14:textId="518F549C" w:rsidR="006E37C9" w:rsidRPr="009A4293" w:rsidRDefault="006E37C9" w:rsidP="006E37C9">
            <w:pPr>
              <w:jc w:val="center"/>
              <w:rPr>
                <w:b/>
              </w:rPr>
            </w:pPr>
            <w:r w:rsidRPr="009A4293">
              <w:rPr>
                <w:b/>
              </w:rPr>
              <w:t>Alert level</w:t>
            </w:r>
          </w:p>
        </w:tc>
        <w:tc>
          <w:tcPr>
            <w:tcW w:w="5555" w:type="dxa"/>
            <w:gridSpan w:val="3"/>
          </w:tcPr>
          <w:p w14:paraId="72A311D8" w14:textId="70818D91" w:rsidR="006E37C9" w:rsidRPr="009A4293" w:rsidRDefault="006E37C9" w:rsidP="000C349C">
            <w:pPr>
              <w:jc w:val="center"/>
              <w:rPr>
                <w:b/>
              </w:rPr>
            </w:pPr>
            <w:r>
              <w:rPr>
                <w:b/>
              </w:rPr>
              <w:t>Average number of alert days</w:t>
            </w:r>
          </w:p>
        </w:tc>
      </w:tr>
      <w:tr w:rsidR="006E37C9" w14:paraId="568D4ABB" w14:textId="5B1E5C69" w:rsidTr="006E37C9">
        <w:trPr>
          <w:jc w:val="center"/>
        </w:trPr>
        <w:tc>
          <w:tcPr>
            <w:tcW w:w="1764" w:type="dxa"/>
            <w:vMerge/>
          </w:tcPr>
          <w:p w14:paraId="766B9434" w14:textId="4788436C" w:rsidR="006E37C9" w:rsidRPr="009A4293" w:rsidRDefault="006E37C9" w:rsidP="00833BEF">
            <w:pPr>
              <w:jc w:val="both"/>
              <w:rPr>
                <w:b/>
              </w:rPr>
            </w:pPr>
          </w:p>
        </w:tc>
        <w:tc>
          <w:tcPr>
            <w:tcW w:w="1609" w:type="dxa"/>
          </w:tcPr>
          <w:p w14:paraId="32FA4CA4" w14:textId="4E0B902C" w:rsidR="006E37C9" w:rsidRPr="009A4293" w:rsidRDefault="006B2608" w:rsidP="00833BEF">
            <w:pPr>
              <w:jc w:val="both"/>
              <w:rPr>
                <w:b/>
              </w:rPr>
            </w:pPr>
            <w:r>
              <w:rPr>
                <w:b/>
              </w:rPr>
              <w:t>1961-2000</w:t>
            </w:r>
          </w:p>
        </w:tc>
        <w:tc>
          <w:tcPr>
            <w:tcW w:w="2060" w:type="dxa"/>
          </w:tcPr>
          <w:p w14:paraId="182174DF" w14:textId="6136A3F5" w:rsidR="006E37C9" w:rsidRPr="009A4293" w:rsidRDefault="006E37C9" w:rsidP="006E37C9">
            <w:pPr>
              <w:jc w:val="both"/>
              <w:rPr>
                <w:b/>
              </w:rPr>
            </w:pPr>
            <w:r w:rsidRPr="009A4293">
              <w:rPr>
                <w:b/>
              </w:rPr>
              <w:t>2046-2065</w:t>
            </w:r>
          </w:p>
        </w:tc>
        <w:tc>
          <w:tcPr>
            <w:tcW w:w="1886" w:type="dxa"/>
          </w:tcPr>
          <w:p w14:paraId="30B2C02E" w14:textId="083CD51C" w:rsidR="006E37C9" w:rsidRPr="009A4293" w:rsidRDefault="006E37C9" w:rsidP="00833BEF">
            <w:pPr>
              <w:jc w:val="both"/>
              <w:rPr>
                <w:b/>
              </w:rPr>
            </w:pPr>
            <w:r w:rsidRPr="009A4293">
              <w:rPr>
                <w:b/>
              </w:rPr>
              <w:t>2081-2100</w:t>
            </w:r>
          </w:p>
        </w:tc>
      </w:tr>
      <w:tr w:rsidR="006E37C9" w14:paraId="76B2A658" w14:textId="4FADC197" w:rsidTr="006E37C9">
        <w:trPr>
          <w:jc w:val="center"/>
        </w:trPr>
        <w:tc>
          <w:tcPr>
            <w:tcW w:w="1764" w:type="dxa"/>
          </w:tcPr>
          <w:p w14:paraId="0578B8DC" w14:textId="6F250956" w:rsidR="006E37C9" w:rsidRPr="0079124B" w:rsidRDefault="006E37C9" w:rsidP="00833BEF">
            <w:pPr>
              <w:jc w:val="both"/>
              <w:rPr>
                <w:b/>
              </w:rPr>
            </w:pPr>
            <w:r w:rsidRPr="0079124B">
              <w:rPr>
                <w:b/>
              </w:rPr>
              <w:t>No alert</w:t>
            </w:r>
          </w:p>
        </w:tc>
        <w:tc>
          <w:tcPr>
            <w:tcW w:w="1609" w:type="dxa"/>
          </w:tcPr>
          <w:p w14:paraId="092C2F11" w14:textId="41A2F38C" w:rsidR="006E37C9" w:rsidRDefault="00E406C1" w:rsidP="00833BEF">
            <w:pPr>
              <w:jc w:val="both"/>
            </w:pPr>
            <w:r>
              <w:t>245.6</w:t>
            </w:r>
          </w:p>
        </w:tc>
        <w:tc>
          <w:tcPr>
            <w:tcW w:w="2060" w:type="dxa"/>
          </w:tcPr>
          <w:p w14:paraId="035889FF" w14:textId="63BD4429" w:rsidR="006E37C9" w:rsidRDefault="00E406C1" w:rsidP="00952AF7">
            <w:pPr>
              <w:jc w:val="both"/>
            </w:pPr>
            <w:r>
              <w:t>229.2</w:t>
            </w:r>
          </w:p>
        </w:tc>
        <w:tc>
          <w:tcPr>
            <w:tcW w:w="1886" w:type="dxa"/>
          </w:tcPr>
          <w:p w14:paraId="52028B42" w14:textId="66091F52" w:rsidR="006E37C9" w:rsidRDefault="00536A5E" w:rsidP="00833BEF">
            <w:pPr>
              <w:jc w:val="both"/>
            </w:pPr>
            <w:r>
              <w:t>237.6</w:t>
            </w:r>
          </w:p>
        </w:tc>
      </w:tr>
      <w:tr w:rsidR="006E37C9" w14:paraId="6F828750" w14:textId="147FF1C4" w:rsidTr="00952AF7">
        <w:trPr>
          <w:trHeight w:val="305"/>
          <w:jc w:val="center"/>
        </w:trPr>
        <w:tc>
          <w:tcPr>
            <w:tcW w:w="1764" w:type="dxa"/>
          </w:tcPr>
          <w:p w14:paraId="3EA46C57" w14:textId="75742DFE" w:rsidR="006E37C9" w:rsidRPr="0079124B" w:rsidRDefault="006E37C9" w:rsidP="00833BEF">
            <w:pPr>
              <w:jc w:val="both"/>
              <w:rPr>
                <w:b/>
              </w:rPr>
            </w:pPr>
            <w:r w:rsidRPr="0079124B">
              <w:rPr>
                <w:b/>
                <w:highlight w:val="yellow"/>
              </w:rPr>
              <w:t>Yellow alert</w:t>
            </w:r>
          </w:p>
        </w:tc>
        <w:tc>
          <w:tcPr>
            <w:tcW w:w="1609" w:type="dxa"/>
          </w:tcPr>
          <w:p w14:paraId="15BB6A5C" w14:textId="23661807" w:rsidR="006E37C9" w:rsidRDefault="00E406C1" w:rsidP="00833BEF">
            <w:pPr>
              <w:jc w:val="both"/>
            </w:pPr>
            <w:r>
              <w:t>23.0</w:t>
            </w:r>
          </w:p>
        </w:tc>
        <w:tc>
          <w:tcPr>
            <w:tcW w:w="2060" w:type="dxa"/>
          </w:tcPr>
          <w:p w14:paraId="44DD0E83" w14:textId="6B5AA5CB" w:rsidR="006E37C9" w:rsidRDefault="00536A5E" w:rsidP="00833BEF">
            <w:pPr>
              <w:jc w:val="both"/>
            </w:pPr>
            <w:r>
              <w:t>21.2</w:t>
            </w:r>
          </w:p>
        </w:tc>
        <w:tc>
          <w:tcPr>
            <w:tcW w:w="1886" w:type="dxa"/>
          </w:tcPr>
          <w:p w14:paraId="4D7F5F90" w14:textId="781B6F19" w:rsidR="006E37C9" w:rsidRDefault="000F7F25" w:rsidP="00833BEF">
            <w:pPr>
              <w:jc w:val="both"/>
            </w:pPr>
            <w:r>
              <w:t>16.8</w:t>
            </w:r>
          </w:p>
        </w:tc>
      </w:tr>
      <w:tr w:rsidR="006E37C9" w14:paraId="4DC69752" w14:textId="15292020" w:rsidTr="006E37C9">
        <w:trPr>
          <w:jc w:val="center"/>
        </w:trPr>
        <w:tc>
          <w:tcPr>
            <w:tcW w:w="1764" w:type="dxa"/>
          </w:tcPr>
          <w:p w14:paraId="7D8DEC17" w14:textId="051568E1" w:rsidR="006E37C9" w:rsidRPr="0079124B" w:rsidRDefault="006E37C9" w:rsidP="00833BEF">
            <w:pPr>
              <w:jc w:val="both"/>
              <w:rPr>
                <w:b/>
              </w:rPr>
            </w:pPr>
            <w:r w:rsidRPr="0079124B">
              <w:rPr>
                <w:b/>
                <w:color w:val="ED7D31" w:themeColor="accent2"/>
              </w:rPr>
              <w:t>Orange alert</w:t>
            </w:r>
          </w:p>
        </w:tc>
        <w:tc>
          <w:tcPr>
            <w:tcW w:w="1609" w:type="dxa"/>
          </w:tcPr>
          <w:p w14:paraId="6958E44A" w14:textId="1EB49A0A" w:rsidR="006E37C9" w:rsidRDefault="00E406C1" w:rsidP="00833BEF">
            <w:pPr>
              <w:jc w:val="both"/>
            </w:pPr>
            <w:r>
              <w:t>23.0</w:t>
            </w:r>
          </w:p>
        </w:tc>
        <w:tc>
          <w:tcPr>
            <w:tcW w:w="2060" w:type="dxa"/>
          </w:tcPr>
          <w:p w14:paraId="48A71B14" w14:textId="0F974FFD" w:rsidR="006E37C9" w:rsidRDefault="00536A5E" w:rsidP="00833BEF">
            <w:pPr>
              <w:jc w:val="both"/>
            </w:pPr>
            <w:r>
              <w:t>22.3</w:t>
            </w:r>
          </w:p>
        </w:tc>
        <w:tc>
          <w:tcPr>
            <w:tcW w:w="1886" w:type="dxa"/>
          </w:tcPr>
          <w:p w14:paraId="54248CD3" w14:textId="53B1FFB1" w:rsidR="006E37C9" w:rsidRDefault="002104E7" w:rsidP="00833BEF">
            <w:pPr>
              <w:jc w:val="both"/>
            </w:pPr>
            <w:r>
              <w:t>16.4</w:t>
            </w:r>
          </w:p>
        </w:tc>
      </w:tr>
      <w:tr w:rsidR="006E37C9" w14:paraId="7DDE6EB4" w14:textId="664F162A" w:rsidTr="006E37C9">
        <w:trPr>
          <w:trHeight w:val="269"/>
          <w:jc w:val="center"/>
        </w:trPr>
        <w:tc>
          <w:tcPr>
            <w:tcW w:w="1764" w:type="dxa"/>
          </w:tcPr>
          <w:p w14:paraId="56A80273" w14:textId="2165401B" w:rsidR="006E37C9" w:rsidRPr="0079124B" w:rsidRDefault="006E37C9" w:rsidP="00833BEF">
            <w:pPr>
              <w:jc w:val="both"/>
              <w:rPr>
                <w:b/>
              </w:rPr>
            </w:pPr>
            <w:r w:rsidRPr="0079124B">
              <w:rPr>
                <w:b/>
                <w:highlight w:val="red"/>
              </w:rPr>
              <w:t>Red alert</w:t>
            </w:r>
          </w:p>
        </w:tc>
        <w:tc>
          <w:tcPr>
            <w:tcW w:w="1609" w:type="dxa"/>
          </w:tcPr>
          <w:p w14:paraId="7576E968" w14:textId="11862EC7" w:rsidR="006E37C9" w:rsidRDefault="00E406C1" w:rsidP="00833BEF">
            <w:pPr>
              <w:jc w:val="both"/>
            </w:pPr>
            <w:r>
              <w:t>73.4</w:t>
            </w:r>
          </w:p>
        </w:tc>
        <w:tc>
          <w:tcPr>
            <w:tcW w:w="2060" w:type="dxa"/>
          </w:tcPr>
          <w:p w14:paraId="0672D191" w14:textId="3AE45E79" w:rsidR="006E37C9" w:rsidRDefault="00536A5E" w:rsidP="00833BEF">
            <w:pPr>
              <w:jc w:val="both"/>
            </w:pPr>
            <w:r>
              <w:t>92.3</w:t>
            </w:r>
          </w:p>
        </w:tc>
        <w:tc>
          <w:tcPr>
            <w:tcW w:w="1886" w:type="dxa"/>
          </w:tcPr>
          <w:p w14:paraId="159526E5" w14:textId="6EAAF8F2" w:rsidR="006E37C9" w:rsidRDefault="002104E7" w:rsidP="00833BEF">
            <w:pPr>
              <w:jc w:val="both"/>
            </w:pPr>
            <w:r>
              <w:t>93.8</w:t>
            </w:r>
          </w:p>
        </w:tc>
      </w:tr>
    </w:tbl>
    <w:p w14:paraId="63916E74" w14:textId="77777777" w:rsidR="00D17881" w:rsidRDefault="00D17881" w:rsidP="00D17881">
      <w:pPr>
        <w:pStyle w:val="Caption"/>
        <w:jc w:val="center"/>
        <w:rPr>
          <w:i w:val="0"/>
          <w:color w:val="000000" w:themeColor="text1"/>
          <w:sz w:val="24"/>
          <w:szCs w:val="24"/>
        </w:rPr>
      </w:pPr>
    </w:p>
    <w:p w14:paraId="562E6F86" w14:textId="711056F4" w:rsidR="00D17881" w:rsidRDefault="00AD6CF9" w:rsidP="00D17881">
      <w:r>
        <w:t>The information is also displayed graphi</w:t>
      </w:r>
      <w:r w:rsidRPr="00AD6CF9">
        <w:t xml:space="preserve">cally in </w:t>
      </w:r>
      <w:r w:rsidRPr="00AD6CF9">
        <w:fldChar w:fldCharType="begin"/>
      </w:r>
      <w:r w:rsidRPr="00AD6CF9">
        <w:instrText xml:space="preserve"> REF _Ref494986603 \h </w:instrText>
      </w:r>
      <w:r w:rsidRPr="00AD6CF9">
        <w:instrText xml:space="preserve"> \* MERGEFORMAT </w:instrText>
      </w:r>
      <w:r w:rsidRPr="00AD6CF9">
        <w:fldChar w:fldCharType="separate"/>
      </w:r>
      <w:r w:rsidRPr="00AD6CF9">
        <w:rPr>
          <w:color w:val="000000" w:themeColor="text1"/>
        </w:rPr>
        <w:t>Fi</w:t>
      </w:r>
      <w:r w:rsidRPr="00AD6CF9">
        <w:rPr>
          <w:color w:val="000000" w:themeColor="text1"/>
        </w:rPr>
        <w:t>g</w:t>
      </w:r>
      <w:r w:rsidRPr="00AD6CF9">
        <w:rPr>
          <w:color w:val="000000" w:themeColor="text1"/>
        </w:rPr>
        <w:t xml:space="preserve">ure </w:t>
      </w:r>
      <w:r w:rsidRPr="00AD6CF9">
        <w:rPr>
          <w:noProof/>
          <w:color w:val="000000" w:themeColor="text1"/>
        </w:rPr>
        <w:t>1</w:t>
      </w:r>
      <w:r w:rsidRPr="00AD6CF9">
        <w:fldChar w:fldCharType="end"/>
      </w:r>
      <w:r>
        <w:t>.</w:t>
      </w:r>
    </w:p>
    <w:p w14:paraId="4E7958D2" w14:textId="61B5391B" w:rsidR="00D17881" w:rsidRPr="00D17881" w:rsidRDefault="00D17881" w:rsidP="00D17881"/>
    <w:p w14:paraId="5E43A157" w14:textId="193FE0F8" w:rsidR="00D17881" w:rsidRPr="006E5F34" w:rsidRDefault="00D17881" w:rsidP="00D17881">
      <w:pPr>
        <w:pStyle w:val="Caption"/>
        <w:jc w:val="center"/>
        <w:rPr>
          <w:i w:val="0"/>
          <w:color w:val="000000" w:themeColor="text1"/>
          <w:sz w:val="24"/>
          <w:szCs w:val="24"/>
        </w:rPr>
      </w:pPr>
      <w:bookmarkStart w:id="3" w:name="_Ref494986603"/>
      <w:r w:rsidRPr="00D17881">
        <w:rPr>
          <w:noProof/>
          <w:color w:val="000000" w:themeColor="text1"/>
          <w:lang w:eastAsia="en-GB"/>
        </w:rPr>
        <w:drawing>
          <wp:anchor distT="0" distB="0" distL="114300" distR="114300" simplePos="0" relativeHeight="251658240" behindDoc="0" locked="0" layoutInCell="1" allowOverlap="1" wp14:anchorId="5C99BFA4" wp14:editId="5568ECD0">
            <wp:simplePos x="0" y="0"/>
            <wp:positionH relativeFrom="column">
              <wp:posOffset>-285750</wp:posOffset>
            </wp:positionH>
            <wp:positionV relativeFrom="paragraph">
              <wp:posOffset>201930</wp:posOffset>
            </wp:positionV>
            <wp:extent cx="6168390" cy="4095115"/>
            <wp:effectExtent l="0" t="0" r="0" b="0"/>
            <wp:wrapSquare wrapText="bothSides"/>
            <wp:docPr id="1" name="Picture 1" descr="../../../../../output/alert_stats/ahmedabad/cccma_cgcm3_1/ahmedabad_cccma_cgcm3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put/alert_stats/ahmedabad/cccma_cgcm3_1/ahmedabad_cccma_cgcm3_1.pdf"/>
                    <pic:cNvPicPr>
                      <a:picLocks noChangeAspect="1" noChangeArrowheads="1"/>
                    </pic:cNvPicPr>
                  </pic:nvPicPr>
                  <pic:blipFill rotWithShape="1">
                    <a:blip r:embed="rId6">
                      <a:extLst>
                        <a:ext uri="{28A0092B-C50C-407E-A947-70E740481C1C}">
                          <a14:useLocalDpi xmlns:a14="http://schemas.microsoft.com/office/drawing/2010/main" val="0"/>
                        </a:ext>
                      </a:extLst>
                    </a:blip>
                    <a:srcRect t="6158"/>
                    <a:stretch/>
                  </pic:blipFill>
                  <pic:spPr bwMode="auto">
                    <a:xfrm>
                      <a:off x="0" y="0"/>
                      <a:ext cx="6168390" cy="4095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7881">
        <w:rPr>
          <w:color w:val="000000" w:themeColor="text1"/>
        </w:rPr>
        <w:t xml:space="preserve">Figure </w:t>
      </w:r>
      <w:r w:rsidRPr="00D17881">
        <w:rPr>
          <w:color w:val="000000" w:themeColor="text1"/>
        </w:rPr>
        <w:fldChar w:fldCharType="begin"/>
      </w:r>
      <w:r w:rsidRPr="00D17881">
        <w:rPr>
          <w:color w:val="000000" w:themeColor="text1"/>
        </w:rPr>
        <w:instrText xml:space="preserve"> SEQ Figure \* ARABIC </w:instrText>
      </w:r>
      <w:r w:rsidRPr="00D17881">
        <w:rPr>
          <w:color w:val="000000" w:themeColor="text1"/>
        </w:rPr>
        <w:fldChar w:fldCharType="separate"/>
      </w:r>
      <w:r w:rsidRPr="00D17881">
        <w:rPr>
          <w:noProof/>
          <w:color w:val="000000" w:themeColor="text1"/>
        </w:rPr>
        <w:t>1</w:t>
      </w:r>
      <w:r w:rsidRPr="00D17881">
        <w:rPr>
          <w:color w:val="000000" w:themeColor="text1"/>
        </w:rPr>
        <w:fldChar w:fldCharType="end"/>
      </w:r>
      <w:bookmarkEnd w:id="3"/>
      <w:r w:rsidRPr="00D17881">
        <w:rPr>
          <w:color w:val="000000" w:themeColor="text1"/>
        </w:rPr>
        <w:t xml:space="preserve">. Statistics of average number of alert days in Ahmedabad for 1961-2000, 2046-2065, 2081-2100 under A2 </w:t>
      </w:r>
      <w:r>
        <w:t>scenario.</w:t>
      </w:r>
    </w:p>
    <w:p w14:paraId="5FF95423" w14:textId="6220504C" w:rsidR="00BC069C" w:rsidRDefault="00524D34" w:rsidP="00524D34">
      <w:pPr>
        <w:pStyle w:val="Heading2"/>
      </w:pPr>
      <w:r>
        <w:t>Discussion</w:t>
      </w:r>
    </w:p>
    <w:p w14:paraId="02F73E5E" w14:textId="34C913D4" w:rsidR="00524D34" w:rsidRDefault="00524D34" w:rsidP="00775A53">
      <w:pPr>
        <w:widowControl w:val="0"/>
        <w:autoSpaceDE w:val="0"/>
        <w:autoSpaceDN w:val="0"/>
        <w:adjustRightInd w:val="0"/>
        <w:jc w:val="both"/>
      </w:pPr>
    </w:p>
    <w:p w14:paraId="4E8AA0AF" w14:textId="6EF6110E" w:rsidR="00AE255A" w:rsidRDefault="00BC069C" w:rsidP="00775A53">
      <w:pPr>
        <w:widowControl w:val="0"/>
        <w:autoSpaceDE w:val="0"/>
        <w:autoSpaceDN w:val="0"/>
        <w:adjustRightInd w:val="0"/>
        <w:jc w:val="both"/>
      </w:pPr>
      <w:r>
        <w:t xml:space="preserve">Under this framework, we have a quantitative analysis of the </w:t>
      </w:r>
      <w:r w:rsidR="00E96DCF">
        <w:t xml:space="preserve">frequency of the alert days, as </w:t>
      </w:r>
      <w:r>
        <w:t xml:space="preserve">well as </w:t>
      </w:r>
      <w:r w:rsidR="00D258D4">
        <w:t>the population exposed.</w:t>
      </w:r>
      <w:r w:rsidR="00070B42">
        <w:t xml:space="preserve"> </w:t>
      </w:r>
      <w:r w:rsidR="00C9635F">
        <w:t>It could be a framework for pre</w:t>
      </w:r>
      <w:r w:rsidR="00A2341B">
        <w:t>-</w:t>
      </w:r>
      <w:r w:rsidR="00C9635F">
        <w:t xml:space="preserve">analysis of </w:t>
      </w:r>
      <w:r w:rsidR="00A15D93">
        <w:t xml:space="preserve">future </w:t>
      </w:r>
      <w:r w:rsidR="00C30391">
        <w:t xml:space="preserve">viability of </w:t>
      </w:r>
      <w:r w:rsidR="00B2564E">
        <w:t xml:space="preserve">the Ahmedabad Heat Action Plan, </w:t>
      </w:r>
      <w:r w:rsidR="00D26339">
        <w:t>and contributes an essential component of ea</w:t>
      </w:r>
      <w:r w:rsidR="00101239">
        <w:t>ch review of a heat action plan, as recommended every few years.</w:t>
      </w:r>
      <w:r w:rsidR="00101239">
        <w:fldChar w:fldCharType="begin" w:fldLock="1"/>
      </w:r>
      <w:r w:rsidR="00101239">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3 }, "schema" : "https://github.com/citation-style-language/schema/raw/master/csl-citation.json" }</w:instrText>
      </w:r>
      <w:r w:rsidR="00101239">
        <w:fldChar w:fldCharType="separate"/>
      </w:r>
      <w:r w:rsidR="00101239" w:rsidRPr="00101239">
        <w:rPr>
          <w:noProof/>
          <w:vertAlign w:val="superscript"/>
        </w:rPr>
        <w:t>6</w:t>
      </w:r>
      <w:r w:rsidR="00101239">
        <w:fldChar w:fldCharType="end"/>
      </w:r>
    </w:p>
    <w:p w14:paraId="32FA1559" w14:textId="77777777" w:rsidR="008F18EB" w:rsidRDefault="008F18EB" w:rsidP="00775A53">
      <w:pPr>
        <w:widowControl w:val="0"/>
        <w:autoSpaceDE w:val="0"/>
        <w:autoSpaceDN w:val="0"/>
        <w:adjustRightInd w:val="0"/>
        <w:jc w:val="both"/>
      </w:pPr>
    </w:p>
    <w:p w14:paraId="3F11CF86" w14:textId="6CCF46F1" w:rsidR="008F18EB" w:rsidRDefault="008F18EB" w:rsidP="00775A53">
      <w:pPr>
        <w:widowControl w:val="0"/>
        <w:autoSpaceDE w:val="0"/>
        <w:autoSpaceDN w:val="0"/>
        <w:adjustRightInd w:val="0"/>
        <w:jc w:val="both"/>
      </w:pPr>
      <w:r>
        <w:t xml:space="preserve">Other scenarios apart from A2 will be analysed, and </w:t>
      </w:r>
      <w:r w:rsidR="00B67599">
        <w:t xml:space="preserve">uncertainty will be obtained from using an ensemble of models, available in the IPCC </w:t>
      </w:r>
      <w:r w:rsidR="001665AA">
        <w:t>CMIP5 ensemble.</w:t>
      </w:r>
    </w:p>
    <w:p w14:paraId="7DE9EA98" w14:textId="77777777" w:rsidR="00B51322" w:rsidRDefault="00B51322" w:rsidP="00775A53">
      <w:pPr>
        <w:widowControl w:val="0"/>
        <w:autoSpaceDE w:val="0"/>
        <w:autoSpaceDN w:val="0"/>
        <w:adjustRightInd w:val="0"/>
        <w:jc w:val="both"/>
      </w:pPr>
    </w:p>
    <w:p w14:paraId="0CCB51DB" w14:textId="77CC912A" w:rsidR="00A15D93" w:rsidRDefault="00A15D93" w:rsidP="00775A53">
      <w:pPr>
        <w:widowControl w:val="0"/>
        <w:autoSpaceDE w:val="0"/>
        <w:autoSpaceDN w:val="0"/>
        <w:adjustRightInd w:val="0"/>
        <w:jc w:val="both"/>
      </w:pPr>
      <w:r>
        <w:t xml:space="preserve">This also provides a good quantitative framework to understand how plans in other cities will </w:t>
      </w:r>
      <w:r w:rsidR="00B51322">
        <w:t xml:space="preserve">perform under climate change. </w:t>
      </w:r>
    </w:p>
    <w:p w14:paraId="25B4894B" w14:textId="77777777" w:rsidR="006E5F34" w:rsidRDefault="006E5F34" w:rsidP="007A5C45">
      <w:pPr>
        <w:widowControl w:val="0"/>
        <w:autoSpaceDE w:val="0"/>
        <w:autoSpaceDN w:val="0"/>
        <w:adjustRightInd w:val="0"/>
      </w:pPr>
    </w:p>
    <w:p w14:paraId="474ADB61" w14:textId="018AA9C7" w:rsidR="006E5F34" w:rsidRDefault="006E5F34" w:rsidP="006E5F34">
      <w:pPr>
        <w:keepNext/>
        <w:widowControl w:val="0"/>
        <w:autoSpaceDE w:val="0"/>
        <w:autoSpaceDN w:val="0"/>
        <w:adjustRightInd w:val="0"/>
        <w:jc w:val="center"/>
      </w:pPr>
    </w:p>
    <w:p w14:paraId="428B7DE9" w14:textId="77777777" w:rsidR="008F26C0" w:rsidRDefault="008F26C0">
      <w:pPr>
        <w:rPr>
          <w:rFonts w:asciiTheme="majorHAnsi" w:eastAsiaTheme="majorEastAsia" w:hAnsiTheme="majorHAnsi" w:cstheme="majorBidi"/>
          <w:color w:val="2F5496" w:themeColor="accent1" w:themeShade="BF"/>
          <w:sz w:val="32"/>
          <w:szCs w:val="32"/>
        </w:rPr>
      </w:pPr>
      <w:r>
        <w:br w:type="page"/>
      </w:r>
    </w:p>
    <w:p w14:paraId="2804F215" w14:textId="56C444AD" w:rsidR="005729B4" w:rsidRPr="005729B4" w:rsidRDefault="005729B4" w:rsidP="009354E6">
      <w:pPr>
        <w:pStyle w:val="Heading1"/>
      </w:pPr>
      <w:r w:rsidRPr="005729B4">
        <w:t>References</w:t>
      </w:r>
    </w:p>
    <w:p w14:paraId="6FD26887" w14:textId="423F66DE" w:rsidR="00101239" w:rsidRPr="00101239" w:rsidRDefault="005729B4" w:rsidP="0010123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01239" w:rsidRPr="00101239">
        <w:rPr>
          <w:rFonts w:ascii="Calibri" w:eastAsia="Times New Roman" w:hAnsi="Calibri" w:cs="Times New Roman"/>
          <w:noProof/>
        </w:rPr>
        <w:t>1</w:t>
      </w:r>
      <w:r w:rsidR="00101239" w:rsidRPr="00101239">
        <w:rPr>
          <w:rFonts w:ascii="Calibri" w:eastAsia="Times New Roman" w:hAnsi="Calibri" w:cs="Times New Roman"/>
          <w:noProof/>
        </w:rPr>
        <w:tab/>
        <w:t xml:space="preserve">Basu R. High ambient temperature and mortality: a review of epidemiologic studies from 2001 to 2008. </w:t>
      </w:r>
      <w:r w:rsidR="00101239" w:rsidRPr="00101239">
        <w:rPr>
          <w:rFonts w:ascii="Calibri" w:eastAsia="Times New Roman" w:hAnsi="Calibri" w:cs="Times New Roman"/>
          <w:i/>
          <w:iCs/>
          <w:noProof/>
        </w:rPr>
        <w:t>Environ Heal</w:t>
      </w:r>
      <w:r w:rsidR="00101239" w:rsidRPr="00101239">
        <w:rPr>
          <w:rFonts w:ascii="Calibri" w:eastAsia="Times New Roman" w:hAnsi="Calibri" w:cs="Times New Roman"/>
          <w:noProof/>
        </w:rPr>
        <w:t xml:space="preserve"> 2009; </w:t>
      </w:r>
      <w:r w:rsidR="00101239" w:rsidRPr="00101239">
        <w:rPr>
          <w:rFonts w:ascii="Calibri" w:eastAsia="Times New Roman" w:hAnsi="Calibri" w:cs="Times New Roman"/>
          <w:b/>
          <w:bCs/>
          <w:noProof/>
        </w:rPr>
        <w:t>8</w:t>
      </w:r>
      <w:r w:rsidR="00101239" w:rsidRPr="00101239">
        <w:rPr>
          <w:rFonts w:ascii="Calibri" w:eastAsia="Times New Roman" w:hAnsi="Calibri" w:cs="Times New Roman"/>
          <w:noProof/>
        </w:rPr>
        <w:t>: 40.</w:t>
      </w:r>
    </w:p>
    <w:p w14:paraId="7600FC33"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2</w:t>
      </w:r>
      <w:r w:rsidRPr="00101239">
        <w:rPr>
          <w:rFonts w:ascii="Calibri" w:eastAsia="Times New Roman" w:hAnsi="Calibri" w:cs="Times New Roman"/>
          <w:noProof/>
        </w:rPr>
        <w:tab/>
        <w:t xml:space="preserve">Ye X, Wolff R, Yu W, Vaneckova P, Pan X, Tong S. Ambient temperature and morbidity: a review of epidemiological evidence. </w:t>
      </w:r>
      <w:r w:rsidRPr="00101239">
        <w:rPr>
          <w:rFonts w:ascii="Calibri" w:eastAsia="Times New Roman" w:hAnsi="Calibri" w:cs="Times New Roman"/>
          <w:i/>
          <w:iCs/>
          <w:noProof/>
        </w:rPr>
        <w:t>Environ Health Perspect</w:t>
      </w:r>
      <w:r w:rsidRPr="00101239">
        <w:rPr>
          <w:rFonts w:ascii="Calibri" w:eastAsia="Times New Roman" w:hAnsi="Calibri" w:cs="Times New Roman"/>
          <w:noProof/>
        </w:rPr>
        <w:t xml:space="preserve"> 2012; </w:t>
      </w:r>
      <w:r w:rsidRPr="00101239">
        <w:rPr>
          <w:rFonts w:ascii="Calibri" w:eastAsia="Times New Roman" w:hAnsi="Calibri" w:cs="Times New Roman"/>
          <w:b/>
          <w:bCs/>
          <w:noProof/>
        </w:rPr>
        <w:t>120</w:t>
      </w:r>
      <w:r w:rsidRPr="00101239">
        <w:rPr>
          <w:rFonts w:ascii="Calibri" w:eastAsia="Times New Roman" w:hAnsi="Calibri" w:cs="Times New Roman"/>
          <w:noProof/>
        </w:rPr>
        <w:t>: 19–28.</w:t>
      </w:r>
    </w:p>
    <w:p w14:paraId="1ED825CB"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3</w:t>
      </w:r>
      <w:r w:rsidRPr="00101239">
        <w:rPr>
          <w:rFonts w:ascii="Calibri" w:eastAsia="Times New Roman" w:hAnsi="Calibri" w:cs="Times New Roman"/>
          <w:noProof/>
        </w:rPr>
        <w:tab/>
        <w:t xml:space="preserve">Lowe D, Ebi KL, Forsberg B. Heatwave early warning systems and adaptation advice to reduce human health consequences of heatwaves. </w:t>
      </w:r>
      <w:r w:rsidRPr="00101239">
        <w:rPr>
          <w:rFonts w:ascii="Calibri" w:eastAsia="Times New Roman" w:hAnsi="Calibri" w:cs="Times New Roman"/>
          <w:i/>
          <w:iCs/>
          <w:noProof/>
        </w:rPr>
        <w:t>Int J Environ Res Public Health</w:t>
      </w:r>
      <w:r w:rsidRPr="00101239">
        <w:rPr>
          <w:rFonts w:ascii="Calibri" w:eastAsia="Times New Roman" w:hAnsi="Calibri" w:cs="Times New Roman"/>
          <w:noProof/>
        </w:rPr>
        <w:t xml:space="preserve"> 2011; </w:t>
      </w:r>
      <w:r w:rsidRPr="00101239">
        <w:rPr>
          <w:rFonts w:ascii="Calibri" w:eastAsia="Times New Roman" w:hAnsi="Calibri" w:cs="Times New Roman"/>
          <w:b/>
          <w:bCs/>
          <w:noProof/>
        </w:rPr>
        <w:t>8</w:t>
      </w:r>
      <w:r w:rsidRPr="00101239">
        <w:rPr>
          <w:rFonts w:ascii="Calibri" w:eastAsia="Times New Roman" w:hAnsi="Calibri" w:cs="Times New Roman"/>
          <w:noProof/>
        </w:rPr>
        <w:t>: 4623–48.</w:t>
      </w:r>
    </w:p>
    <w:p w14:paraId="652E9A8F"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4</w:t>
      </w:r>
      <w:r w:rsidRPr="00101239">
        <w:rPr>
          <w:rFonts w:ascii="Calibri" w:eastAsia="Times New Roman" w:hAnsi="Calibri" w:cs="Times New Roman"/>
          <w:noProof/>
        </w:rPr>
        <w:tab/>
        <w:t xml:space="preserve">Lowe R, García-Díez M, Ballester J, </w:t>
      </w:r>
      <w:r w:rsidRPr="00101239">
        <w:rPr>
          <w:rFonts w:ascii="Calibri" w:eastAsia="Times New Roman" w:hAnsi="Calibri" w:cs="Times New Roman"/>
          <w:i/>
          <w:iCs/>
          <w:noProof/>
        </w:rPr>
        <w:t>et al.</w:t>
      </w:r>
      <w:r w:rsidRPr="00101239">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101239">
        <w:rPr>
          <w:rFonts w:ascii="Calibri" w:eastAsia="Times New Roman" w:hAnsi="Calibri" w:cs="Times New Roman"/>
          <w:i/>
          <w:iCs/>
          <w:noProof/>
        </w:rPr>
        <w:t>Int J Environ Res Public Health</w:t>
      </w:r>
      <w:r w:rsidRPr="00101239">
        <w:rPr>
          <w:rFonts w:ascii="Calibri" w:eastAsia="Times New Roman" w:hAnsi="Calibri" w:cs="Times New Roman"/>
          <w:noProof/>
        </w:rPr>
        <w:t xml:space="preserve"> 2016; </w:t>
      </w:r>
      <w:r w:rsidRPr="00101239">
        <w:rPr>
          <w:rFonts w:ascii="Calibri" w:eastAsia="Times New Roman" w:hAnsi="Calibri" w:cs="Times New Roman"/>
          <w:b/>
          <w:bCs/>
          <w:noProof/>
        </w:rPr>
        <w:t>13</w:t>
      </w:r>
      <w:r w:rsidRPr="00101239">
        <w:rPr>
          <w:rFonts w:ascii="Calibri" w:eastAsia="Times New Roman" w:hAnsi="Calibri" w:cs="Times New Roman"/>
          <w:noProof/>
        </w:rPr>
        <w:t>. DOI:10.3390/ijerph13020206.</w:t>
      </w:r>
    </w:p>
    <w:p w14:paraId="47EC5A88"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5</w:t>
      </w:r>
      <w:r w:rsidRPr="00101239">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101239">
        <w:rPr>
          <w:rFonts w:ascii="Calibri" w:eastAsia="Times New Roman" w:hAnsi="Calibri" w:cs="Times New Roman"/>
          <w:i/>
          <w:iCs/>
          <w:noProof/>
        </w:rPr>
        <w:t>CEUR Workshop Proc</w:t>
      </w:r>
      <w:r w:rsidRPr="00101239">
        <w:rPr>
          <w:rFonts w:ascii="Calibri" w:eastAsia="Times New Roman" w:hAnsi="Calibri" w:cs="Times New Roman"/>
          <w:noProof/>
        </w:rPr>
        <w:t xml:space="preserve"> 2015; </w:t>
      </w:r>
      <w:r w:rsidRPr="00101239">
        <w:rPr>
          <w:rFonts w:ascii="Calibri" w:eastAsia="Times New Roman" w:hAnsi="Calibri" w:cs="Times New Roman"/>
          <w:b/>
          <w:bCs/>
          <w:noProof/>
        </w:rPr>
        <w:t>1542</w:t>
      </w:r>
      <w:r w:rsidRPr="00101239">
        <w:rPr>
          <w:rFonts w:ascii="Calibri" w:eastAsia="Times New Roman" w:hAnsi="Calibri" w:cs="Times New Roman"/>
          <w:noProof/>
        </w:rPr>
        <w:t>: 33–6.</w:t>
      </w:r>
    </w:p>
    <w:p w14:paraId="5159F38A"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6</w:t>
      </w:r>
      <w:r w:rsidRPr="00101239">
        <w:rPr>
          <w:rFonts w:ascii="Calibri" w:eastAsia="Times New Roman" w:hAnsi="Calibri" w:cs="Times New Roman"/>
          <w:noProof/>
        </w:rPr>
        <w:tab/>
        <w:t>Hess JJ, Ebi KL. Iterative management of heat early warning systems in a changing climate. Ann. N. Y. Acad. Sci. 2016; : 21–30.</w:t>
      </w:r>
    </w:p>
    <w:p w14:paraId="02E0D0B3"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7</w:t>
      </w:r>
      <w:r w:rsidRPr="00101239">
        <w:rPr>
          <w:rFonts w:ascii="Calibri" w:eastAsia="Times New Roman" w:hAnsi="Calibri" w:cs="Times New Roman"/>
          <w:noProof/>
        </w:rPr>
        <w:tab/>
        <w:t xml:space="preserve">Azhar GS, Mavalankar D, Nori-Sarma A, </w:t>
      </w:r>
      <w:r w:rsidRPr="00101239">
        <w:rPr>
          <w:rFonts w:ascii="Calibri" w:eastAsia="Times New Roman" w:hAnsi="Calibri" w:cs="Times New Roman"/>
          <w:i/>
          <w:iCs/>
          <w:noProof/>
        </w:rPr>
        <w:t>et al.</w:t>
      </w:r>
      <w:r w:rsidRPr="00101239">
        <w:rPr>
          <w:rFonts w:ascii="Calibri" w:eastAsia="Times New Roman" w:hAnsi="Calibri" w:cs="Times New Roman"/>
          <w:noProof/>
        </w:rPr>
        <w:t xml:space="preserve"> Ahmedabad Heat Action Plan 2017. 2014; </w:t>
      </w:r>
      <w:r w:rsidRPr="00101239">
        <w:rPr>
          <w:rFonts w:ascii="Calibri" w:eastAsia="Times New Roman" w:hAnsi="Calibri" w:cs="Times New Roman"/>
          <w:b/>
          <w:bCs/>
          <w:noProof/>
        </w:rPr>
        <w:t>9</w:t>
      </w:r>
      <w:r w:rsidRPr="00101239">
        <w:rPr>
          <w:rFonts w:ascii="Calibri" w:eastAsia="Times New Roman" w:hAnsi="Calibri" w:cs="Times New Roman"/>
          <w:noProof/>
        </w:rPr>
        <w:t>. DOI:10.1371/journal.pone.0091831.</w:t>
      </w:r>
    </w:p>
    <w:p w14:paraId="05B31529" w14:textId="77777777" w:rsidR="00101239" w:rsidRPr="00101239" w:rsidRDefault="00101239" w:rsidP="00101239">
      <w:pPr>
        <w:widowControl w:val="0"/>
        <w:autoSpaceDE w:val="0"/>
        <w:autoSpaceDN w:val="0"/>
        <w:adjustRightInd w:val="0"/>
        <w:ind w:left="640" w:hanging="640"/>
        <w:rPr>
          <w:rFonts w:ascii="Calibri" w:hAnsi="Calibri"/>
          <w:noProof/>
        </w:rPr>
      </w:pPr>
      <w:r w:rsidRPr="00101239">
        <w:rPr>
          <w:rFonts w:ascii="Calibri" w:eastAsia="Times New Roman" w:hAnsi="Calibri" w:cs="Times New Roman"/>
          <w:noProof/>
        </w:rPr>
        <w:t>8</w:t>
      </w:r>
      <w:r w:rsidRPr="00101239">
        <w:rPr>
          <w:rFonts w:ascii="Calibri" w:eastAsia="Times New Roman" w:hAnsi="Calibri" w:cs="Times New Roman"/>
          <w:noProof/>
        </w:rPr>
        <w:tab/>
        <w:t>IPCC. IPCC Data Distribution Centre. http://www.ipcc-data.org/ar4/model-CCCMA-CGCM3_1-T47-change.html (accessed Oct 5, 2017).</w:t>
      </w:r>
    </w:p>
    <w:p w14:paraId="2302CE05" w14:textId="70F93594" w:rsidR="004E18EF" w:rsidRDefault="005729B4" w:rsidP="00101239">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4310D5"/>
    <w:multiLevelType w:val="multilevel"/>
    <w:tmpl w:val="0212E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1D44F1"/>
    <w:multiLevelType w:val="hybridMultilevel"/>
    <w:tmpl w:val="58029C9C"/>
    <w:lvl w:ilvl="0" w:tplc="6D4C7964">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D436955"/>
    <w:multiLevelType w:val="hybridMultilevel"/>
    <w:tmpl w:val="88CEB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6491C98"/>
    <w:multiLevelType w:val="hybridMultilevel"/>
    <w:tmpl w:val="B5809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7571C80"/>
    <w:multiLevelType w:val="hybridMultilevel"/>
    <w:tmpl w:val="9AB0BE80"/>
    <w:lvl w:ilvl="0" w:tplc="BE3482C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06A9"/>
    <w:rsid w:val="000633EF"/>
    <w:rsid w:val="00066C53"/>
    <w:rsid w:val="0007073A"/>
    <w:rsid w:val="00070B42"/>
    <w:rsid w:val="000732F5"/>
    <w:rsid w:val="00073B6B"/>
    <w:rsid w:val="00074E9C"/>
    <w:rsid w:val="00077CA0"/>
    <w:rsid w:val="0008315C"/>
    <w:rsid w:val="000870BD"/>
    <w:rsid w:val="0009325C"/>
    <w:rsid w:val="000B0D4A"/>
    <w:rsid w:val="000B45D5"/>
    <w:rsid w:val="000B6495"/>
    <w:rsid w:val="000B68BB"/>
    <w:rsid w:val="000B7625"/>
    <w:rsid w:val="000C0E55"/>
    <w:rsid w:val="000C349C"/>
    <w:rsid w:val="000C4ED8"/>
    <w:rsid w:val="000C7277"/>
    <w:rsid w:val="000C771B"/>
    <w:rsid w:val="000D5F12"/>
    <w:rsid w:val="000E154F"/>
    <w:rsid w:val="000E21BF"/>
    <w:rsid w:val="000E27EF"/>
    <w:rsid w:val="000E50E3"/>
    <w:rsid w:val="000F3A6A"/>
    <w:rsid w:val="000F7F25"/>
    <w:rsid w:val="00101239"/>
    <w:rsid w:val="00103CBB"/>
    <w:rsid w:val="00103EF1"/>
    <w:rsid w:val="0011537E"/>
    <w:rsid w:val="00115ED5"/>
    <w:rsid w:val="001231F4"/>
    <w:rsid w:val="0012444D"/>
    <w:rsid w:val="00127E01"/>
    <w:rsid w:val="00132C6C"/>
    <w:rsid w:val="00151D89"/>
    <w:rsid w:val="0015479D"/>
    <w:rsid w:val="00155080"/>
    <w:rsid w:val="00156FC7"/>
    <w:rsid w:val="00161E98"/>
    <w:rsid w:val="00165F05"/>
    <w:rsid w:val="001665AA"/>
    <w:rsid w:val="00167BD7"/>
    <w:rsid w:val="00184273"/>
    <w:rsid w:val="00184959"/>
    <w:rsid w:val="00195B94"/>
    <w:rsid w:val="001A1DC9"/>
    <w:rsid w:val="001A1F00"/>
    <w:rsid w:val="001A39E7"/>
    <w:rsid w:val="001B23D1"/>
    <w:rsid w:val="001B5260"/>
    <w:rsid w:val="001C613C"/>
    <w:rsid w:val="001C778E"/>
    <w:rsid w:val="001E4959"/>
    <w:rsid w:val="001E564C"/>
    <w:rsid w:val="001F0FFF"/>
    <w:rsid w:val="001F75CE"/>
    <w:rsid w:val="001F7D80"/>
    <w:rsid w:val="00201E5C"/>
    <w:rsid w:val="002104E7"/>
    <w:rsid w:val="0021391A"/>
    <w:rsid w:val="00220C4B"/>
    <w:rsid w:val="00221B31"/>
    <w:rsid w:val="0022219B"/>
    <w:rsid w:val="002231AC"/>
    <w:rsid w:val="00235E78"/>
    <w:rsid w:val="0024400E"/>
    <w:rsid w:val="00244D2A"/>
    <w:rsid w:val="00251899"/>
    <w:rsid w:val="00255582"/>
    <w:rsid w:val="0026033D"/>
    <w:rsid w:val="00260B02"/>
    <w:rsid w:val="00283995"/>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119A8"/>
    <w:rsid w:val="00336B09"/>
    <w:rsid w:val="00351EF0"/>
    <w:rsid w:val="00360A06"/>
    <w:rsid w:val="00360B9A"/>
    <w:rsid w:val="00372D74"/>
    <w:rsid w:val="00376B34"/>
    <w:rsid w:val="00381E0E"/>
    <w:rsid w:val="00387E05"/>
    <w:rsid w:val="0039269A"/>
    <w:rsid w:val="0039751B"/>
    <w:rsid w:val="003A391F"/>
    <w:rsid w:val="003A3A3F"/>
    <w:rsid w:val="003C1065"/>
    <w:rsid w:val="003C153C"/>
    <w:rsid w:val="003C27F8"/>
    <w:rsid w:val="003C451D"/>
    <w:rsid w:val="003D32A1"/>
    <w:rsid w:val="003E1592"/>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61A14"/>
    <w:rsid w:val="004742FF"/>
    <w:rsid w:val="004769DC"/>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24D34"/>
    <w:rsid w:val="00531992"/>
    <w:rsid w:val="00536A5E"/>
    <w:rsid w:val="00541922"/>
    <w:rsid w:val="0054318F"/>
    <w:rsid w:val="005546F4"/>
    <w:rsid w:val="00557B7D"/>
    <w:rsid w:val="00561F2E"/>
    <w:rsid w:val="00562640"/>
    <w:rsid w:val="00565475"/>
    <w:rsid w:val="00565B41"/>
    <w:rsid w:val="0056771B"/>
    <w:rsid w:val="005729B4"/>
    <w:rsid w:val="00574152"/>
    <w:rsid w:val="005759A5"/>
    <w:rsid w:val="005863F9"/>
    <w:rsid w:val="005922C7"/>
    <w:rsid w:val="0059357D"/>
    <w:rsid w:val="005945A4"/>
    <w:rsid w:val="00594F9B"/>
    <w:rsid w:val="00595B6E"/>
    <w:rsid w:val="005A7DED"/>
    <w:rsid w:val="005B1ED4"/>
    <w:rsid w:val="005B5156"/>
    <w:rsid w:val="005B5C38"/>
    <w:rsid w:val="005C511C"/>
    <w:rsid w:val="005D63A3"/>
    <w:rsid w:val="005E28FE"/>
    <w:rsid w:val="005F34A4"/>
    <w:rsid w:val="005F3963"/>
    <w:rsid w:val="005F63C7"/>
    <w:rsid w:val="00610890"/>
    <w:rsid w:val="00610A54"/>
    <w:rsid w:val="006124E6"/>
    <w:rsid w:val="00620B2C"/>
    <w:rsid w:val="00622BCA"/>
    <w:rsid w:val="00633F4E"/>
    <w:rsid w:val="00635D5D"/>
    <w:rsid w:val="00641AF0"/>
    <w:rsid w:val="0064386E"/>
    <w:rsid w:val="00644A7E"/>
    <w:rsid w:val="00645F93"/>
    <w:rsid w:val="00647FE8"/>
    <w:rsid w:val="00653D10"/>
    <w:rsid w:val="00657EBE"/>
    <w:rsid w:val="00661174"/>
    <w:rsid w:val="00661DE5"/>
    <w:rsid w:val="006633AD"/>
    <w:rsid w:val="00671CEB"/>
    <w:rsid w:val="006803F3"/>
    <w:rsid w:val="00680D50"/>
    <w:rsid w:val="006934E5"/>
    <w:rsid w:val="00694786"/>
    <w:rsid w:val="006A55CC"/>
    <w:rsid w:val="006A591E"/>
    <w:rsid w:val="006A5B04"/>
    <w:rsid w:val="006B2608"/>
    <w:rsid w:val="006B4A03"/>
    <w:rsid w:val="006C0D41"/>
    <w:rsid w:val="006C12E4"/>
    <w:rsid w:val="006C50E6"/>
    <w:rsid w:val="006E37C9"/>
    <w:rsid w:val="006E5F34"/>
    <w:rsid w:val="006E74F7"/>
    <w:rsid w:val="006F382C"/>
    <w:rsid w:val="00703C47"/>
    <w:rsid w:val="00706950"/>
    <w:rsid w:val="00712B98"/>
    <w:rsid w:val="00712E39"/>
    <w:rsid w:val="007138A7"/>
    <w:rsid w:val="0071418E"/>
    <w:rsid w:val="0072443D"/>
    <w:rsid w:val="00725260"/>
    <w:rsid w:val="0073039A"/>
    <w:rsid w:val="0073173F"/>
    <w:rsid w:val="007326A6"/>
    <w:rsid w:val="00740CC7"/>
    <w:rsid w:val="007564AF"/>
    <w:rsid w:val="00756C1A"/>
    <w:rsid w:val="00764BA5"/>
    <w:rsid w:val="00765671"/>
    <w:rsid w:val="007657EB"/>
    <w:rsid w:val="00775A53"/>
    <w:rsid w:val="007813F1"/>
    <w:rsid w:val="0079124B"/>
    <w:rsid w:val="00795E96"/>
    <w:rsid w:val="007A01EC"/>
    <w:rsid w:val="007A11B2"/>
    <w:rsid w:val="007A5C45"/>
    <w:rsid w:val="007B545A"/>
    <w:rsid w:val="007C3B9D"/>
    <w:rsid w:val="007D4B75"/>
    <w:rsid w:val="007D5330"/>
    <w:rsid w:val="007E13E7"/>
    <w:rsid w:val="007E2EC8"/>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4276"/>
    <w:rsid w:val="008B7DDD"/>
    <w:rsid w:val="008C1B0F"/>
    <w:rsid w:val="008C4931"/>
    <w:rsid w:val="008C4B74"/>
    <w:rsid w:val="008D151B"/>
    <w:rsid w:val="008E35E5"/>
    <w:rsid w:val="008E4AA6"/>
    <w:rsid w:val="008E570E"/>
    <w:rsid w:val="008F16FF"/>
    <w:rsid w:val="008F18EB"/>
    <w:rsid w:val="008F26C0"/>
    <w:rsid w:val="008F341E"/>
    <w:rsid w:val="00911EE8"/>
    <w:rsid w:val="009122FC"/>
    <w:rsid w:val="009147E4"/>
    <w:rsid w:val="00922FFB"/>
    <w:rsid w:val="00923C53"/>
    <w:rsid w:val="00932BD5"/>
    <w:rsid w:val="009354E6"/>
    <w:rsid w:val="00937AF1"/>
    <w:rsid w:val="00946A53"/>
    <w:rsid w:val="00952122"/>
    <w:rsid w:val="00952AF7"/>
    <w:rsid w:val="009535FF"/>
    <w:rsid w:val="00956A91"/>
    <w:rsid w:val="009719A8"/>
    <w:rsid w:val="00971CD0"/>
    <w:rsid w:val="00974800"/>
    <w:rsid w:val="0098603C"/>
    <w:rsid w:val="00986803"/>
    <w:rsid w:val="0099386C"/>
    <w:rsid w:val="009A03AD"/>
    <w:rsid w:val="009A4293"/>
    <w:rsid w:val="009A475F"/>
    <w:rsid w:val="009A4D56"/>
    <w:rsid w:val="009B275D"/>
    <w:rsid w:val="009B62BB"/>
    <w:rsid w:val="009C0D6E"/>
    <w:rsid w:val="009C5745"/>
    <w:rsid w:val="009D5647"/>
    <w:rsid w:val="009E25B4"/>
    <w:rsid w:val="009E450A"/>
    <w:rsid w:val="009E630D"/>
    <w:rsid w:val="009F6AF5"/>
    <w:rsid w:val="00A03875"/>
    <w:rsid w:val="00A043CE"/>
    <w:rsid w:val="00A10491"/>
    <w:rsid w:val="00A14FA4"/>
    <w:rsid w:val="00A1519D"/>
    <w:rsid w:val="00A15D93"/>
    <w:rsid w:val="00A2341B"/>
    <w:rsid w:val="00A23E5A"/>
    <w:rsid w:val="00A2557E"/>
    <w:rsid w:val="00A25BFD"/>
    <w:rsid w:val="00A32284"/>
    <w:rsid w:val="00A5100E"/>
    <w:rsid w:val="00A55A47"/>
    <w:rsid w:val="00A62542"/>
    <w:rsid w:val="00A718C6"/>
    <w:rsid w:val="00A7417C"/>
    <w:rsid w:val="00A82B05"/>
    <w:rsid w:val="00A96DBA"/>
    <w:rsid w:val="00AA1780"/>
    <w:rsid w:val="00AC00F1"/>
    <w:rsid w:val="00AC344A"/>
    <w:rsid w:val="00AC58AB"/>
    <w:rsid w:val="00AC6A7C"/>
    <w:rsid w:val="00AD2DD2"/>
    <w:rsid w:val="00AD6CF9"/>
    <w:rsid w:val="00AE255A"/>
    <w:rsid w:val="00AF127D"/>
    <w:rsid w:val="00AF27E0"/>
    <w:rsid w:val="00AF59A5"/>
    <w:rsid w:val="00AF69F6"/>
    <w:rsid w:val="00B06E8A"/>
    <w:rsid w:val="00B10076"/>
    <w:rsid w:val="00B106AC"/>
    <w:rsid w:val="00B14336"/>
    <w:rsid w:val="00B1632F"/>
    <w:rsid w:val="00B16EF4"/>
    <w:rsid w:val="00B20F22"/>
    <w:rsid w:val="00B22552"/>
    <w:rsid w:val="00B2564E"/>
    <w:rsid w:val="00B32F6C"/>
    <w:rsid w:val="00B35312"/>
    <w:rsid w:val="00B37009"/>
    <w:rsid w:val="00B464B2"/>
    <w:rsid w:val="00B51322"/>
    <w:rsid w:val="00B518B8"/>
    <w:rsid w:val="00B526C6"/>
    <w:rsid w:val="00B61BBE"/>
    <w:rsid w:val="00B67599"/>
    <w:rsid w:val="00B70782"/>
    <w:rsid w:val="00B84680"/>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26296"/>
    <w:rsid w:val="00C30391"/>
    <w:rsid w:val="00C368F0"/>
    <w:rsid w:val="00C439FE"/>
    <w:rsid w:val="00C4447B"/>
    <w:rsid w:val="00C543E7"/>
    <w:rsid w:val="00C7796C"/>
    <w:rsid w:val="00C77FA7"/>
    <w:rsid w:val="00C80739"/>
    <w:rsid w:val="00C815B1"/>
    <w:rsid w:val="00C824EC"/>
    <w:rsid w:val="00C82D31"/>
    <w:rsid w:val="00C901C7"/>
    <w:rsid w:val="00C93D92"/>
    <w:rsid w:val="00C9635F"/>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06988"/>
    <w:rsid w:val="00D117B9"/>
    <w:rsid w:val="00D13C39"/>
    <w:rsid w:val="00D17881"/>
    <w:rsid w:val="00D24DC4"/>
    <w:rsid w:val="00D258D4"/>
    <w:rsid w:val="00D26339"/>
    <w:rsid w:val="00D267A7"/>
    <w:rsid w:val="00D27415"/>
    <w:rsid w:val="00D349E0"/>
    <w:rsid w:val="00D435B3"/>
    <w:rsid w:val="00D5218A"/>
    <w:rsid w:val="00D53DFD"/>
    <w:rsid w:val="00D56CDF"/>
    <w:rsid w:val="00D64CF4"/>
    <w:rsid w:val="00D66759"/>
    <w:rsid w:val="00D67F55"/>
    <w:rsid w:val="00D72B71"/>
    <w:rsid w:val="00D7364D"/>
    <w:rsid w:val="00D7380F"/>
    <w:rsid w:val="00D75325"/>
    <w:rsid w:val="00D85B5A"/>
    <w:rsid w:val="00D87485"/>
    <w:rsid w:val="00D92672"/>
    <w:rsid w:val="00D92A88"/>
    <w:rsid w:val="00D961FB"/>
    <w:rsid w:val="00DA0FD4"/>
    <w:rsid w:val="00DA577C"/>
    <w:rsid w:val="00DB2CE4"/>
    <w:rsid w:val="00DC1680"/>
    <w:rsid w:val="00DC4D50"/>
    <w:rsid w:val="00DD0F87"/>
    <w:rsid w:val="00DD5B72"/>
    <w:rsid w:val="00DD6451"/>
    <w:rsid w:val="00DF15E1"/>
    <w:rsid w:val="00E06999"/>
    <w:rsid w:val="00E10CC8"/>
    <w:rsid w:val="00E11CF9"/>
    <w:rsid w:val="00E12013"/>
    <w:rsid w:val="00E21F96"/>
    <w:rsid w:val="00E33BFE"/>
    <w:rsid w:val="00E406C1"/>
    <w:rsid w:val="00E42E99"/>
    <w:rsid w:val="00E55F23"/>
    <w:rsid w:val="00E628EF"/>
    <w:rsid w:val="00E63B39"/>
    <w:rsid w:val="00E6752F"/>
    <w:rsid w:val="00E77A16"/>
    <w:rsid w:val="00E827DA"/>
    <w:rsid w:val="00E85B65"/>
    <w:rsid w:val="00E86ABD"/>
    <w:rsid w:val="00E87F45"/>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63B3"/>
    <w:rsid w:val="00F47AEB"/>
    <w:rsid w:val="00F5245D"/>
    <w:rsid w:val="00F636D9"/>
    <w:rsid w:val="00F718B5"/>
    <w:rsid w:val="00F73CE1"/>
    <w:rsid w:val="00F82DB9"/>
    <w:rsid w:val="00F82E2F"/>
    <w:rsid w:val="00F84187"/>
    <w:rsid w:val="00F8439D"/>
    <w:rsid w:val="00F929CA"/>
    <w:rsid w:val="00FA081E"/>
    <w:rsid w:val="00FA4918"/>
    <w:rsid w:val="00FA5FA5"/>
    <w:rsid w:val="00FB162A"/>
    <w:rsid w:val="00FB5645"/>
    <w:rsid w:val="00FB6151"/>
    <w:rsid w:val="00FB6B9E"/>
    <w:rsid w:val="00FC0D6A"/>
    <w:rsid w:val="00FD4B86"/>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26A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 w:type="paragraph" w:styleId="NoSpacing">
    <w:name w:val="No Spacing"/>
    <w:uiPriority w:val="1"/>
    <w:qFormat/>
    <w:rsid w:val="007326A6"/>
    <w:rPr>
      <w:lang w:val="en-GB"/>
    </w:rPr>
  </w:style>
  <w:style w:type="character" w:customStyle="1" w:styleId="Heading2Char">
    <w:name w:val="Heading 2 Char"/>
    <w:basedOn w:val="DefaultParagraphFont"/>
    <w:link w:val="Heading2"/>
    <w:uiPriority w:val="9"/>
    <w:rsid w:val="007326A6"/>
    <w:rPr>
      <w:rFonts w:asciiTheme="majorHAnsi" w:eastAsiaTheme="majorEastAsia" w:hAnsiTheme="majorHAnsi" w:cstheme="majorBidi"/>
      <w:color w:val="2F5496"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0030113">
      <w:bodyDiv w:val="1"/>
      <w:marLeft w:val="0"/>
      <w:marRight w:val="0"/>
      <w:marTop w:val="0"/>
      <w:marBottom w:val="0"/>
      <w:divBdr>
        <w:top w:val="none" w:sz="0" w:space="0" w:color="auto"/>
        <w:left w:val="none" w:sz="0" w:space="0" w:color="auto"/>
        <w:bottom w:val="none" w:sz="0" w:space="0" w:color="auto"/>
        <w:right w:val="none" w:sz="0" w:space="0" w:color="auto"/>
      </w:divBdr>
    </w:div>
    <w:div w:id="15198497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89C8F34-275F-404E-A236-CF2F8D88B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597</Words>
  <Characters>26205</Characters>
  <Application>Microsoft Macintosh Word</Application>
  <DocSecurity>0</DocSecurity>
  <Lines>218</Lines>
  <Paragraphs>6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A stress-test of the Ahmedabad Heat Action Plan under climate change</vt:lpstr>
      <vt:lpstr>    Introduction</vt:lpstr>
      <vt:lpstr>    Ahmedabad Heat Action Plan 2017</vt:lpstr>
      <vt:lpstr>    Results</vt:lpstr>
      <vt:lpstr>    Discussion</vt:lpstr>
      <vt:lpstr>References</vt:lpstr>
    </vt:vector>
  </TitlesOfParts>
  <LinksUpToDate>false</LinksUpToDate>
  <CharactersWithSpaces>30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4</cp:revision>
  <dcterms:created xsi:type="dcterms:W3CDTF">2017-10-05T15:17:00Z</dcterms:created>
  <dcterms:modified xsi:type="dcterms:W3CDTF">2017-10-0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